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6"/>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7">
        <w:r>
          <w:t xml:space="preserve"> </w:t>
        </w:r>
      </w:hyperlink>
      <w:r>
        <w:t xml:space="preserve"> </w:t>
      </w:r>
    </w:p>
    <w:p w14:paraId="1CA63360" w14:textId="77777777" w:rsidR="004E5E4A" w:rsidRDefault="004E5E4A">
      <w:pPr>
        <w:spacing w:after="0"/>
        <w:ind w:left="720"/>
      </w:pPr>
    </w:p>
    <w:p w14:paraId="2F0DB1A8" w14:textId="77777777" w:rsidR="004E5E4A" w:rsidRDefault="005157F5">
      <w:pPr>
        <w:spacing w:after="0"/>
        <w:ind w:left="720"/>
      </w:pPr>
      <w:hyperlink r:id="rId8">
        <w:r w:rsidR="0026311E">
          <w:rPr>
            <w:color w:val="0563C1"/>
            <w:u w:val="single"/>
          </w:rPr>
          <w:t>https://www.cso.ie/en/statistics/tourismandtravel/</w:t>
        </w:r>
      </w:hyperlink>
    </w:p>
    <w:p w14:paraId="3B655452" w14:textId="77777777" w:rsidR="004E5E4A" w:rsidRDefault="005157F5">
      <w:pPr>
        <w:spacing w:after="0"/>
        <w:ind w:left="720"/>
      </w:pPr>
      <w:hyperlink r:id="rId9">
        <w:r w:rsidR="0026311E">
          <w:rPr>
            <w:color w:val="0563C1"/>
            <w:u w:val="single"/>
          </w:rPr>
          <w:t>https://www.failteireland.ie/Research-and-Insights.aspx</w:t>
        </w:r>
      </w:hyperlink>
    </w:p>
    <w:p w14:paraId="3960A2E9" w14:textId="77777777" w:rsidR="004E5E4A" w:rsidRDefault="005157F5">
      <w:pPr>
        <w:spacing w:after="0"/>
        <w:ind w:left="720"/>
      </w:pPr>
      <w:hyperlink r:id="rId10"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421E3154"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1412AF4E" w14:textId="76517364" w:rsidR="004E5E4A" w:rsidRDefault="0026311E">
      <w:pPr>
        <w:spacing w:after="0"/>
        <w:ind w:left="720"/>
      </w:pPr>
      <w:r>
        <w:rPr>
          <w:b/>
          <w:sz w:val="28"/>
          <w:szCs w:val="28"/>
        </w:rPr>
        <w:t>Statistics</w:t>
      </w:r>
      <w:r>
        <w:rPr>
          <w:sz w:val="28"/>
          <w:szCs w:val="28"/>
        </w:rPr>
        <w:t>: (Graded out of 100)</w:t>
      </w:r>
      <w:r>
        <w:t xml:space="preserve"> </w:t>
      </w:r>
    </w:p>
    <w:p w14:paraId="2BDBEE59" w14:textId="54D2CB88" w:rsidR="004E5E4A" w:rsidRDefault="0026311E">
      <w:pPr>
        <w:spacing w:after="0"/>
        <w:ind w:left="720"/>
      </w:pPr>
      <w:r>
        <w:t>You need to analyse the chosen dataset using statistical logic and statistical techniques. Note: ALL Statistical work MUST be carried out using Python.</w:t>
      </w:r>
    </w:p>
    <w:p w14:paraId="2F5389D9" w14:textId="30AE2B34" w:rsidR="004E5E4A" w:rsidRDefault="0026311E">
      <w:pPr>
        <w:spacing w:after="0"/>
        <w:ind w:left="720"/>
      </w:pPr>
      <w:r>
        <w:t>You are required to:</w:t>
      </w:r>
    </w:p>
    <w:p w14:paraId="32DC288B" w14:textId="3501CEB0" w:rsidR="004E5E4A" w:rsidRDefault="0026311E">
      <w:pPr>
        <w:spacing w:after="0"/>
        <w:ind w:left="720"/>
      </w:pPr>
      <w:r>
        <w:t>1.      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141216F5" w:rsidR="004E7499" w:rsidRDefault="004E7499">
      <w:pPr>
        <w:spacing w:after="0"/>
        <w:ind w:left="720"/>
      </w:pPr>
    </w:p>
    <w:p w14:paraId="21F15221" w14:textId="2C8A619B"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3F235D4B" w:rsidR="009B5B77" w:rsidRDefault="009B5B77">
      <w:pPr>
        <w:spacing w:after="0"/>
        <w:ind w:left="720"/>
      </w:pPr>
      <w:r>
        <w:t xml:space="preserve">The </w:t>
      </w:r>
      <w:r>
        <w:t>P</w:t>
      </w:r>
      <w:r>
        <w:t>ython pandas library was utilised to maximise efficiency and accuracy</w:t>
      </w:r>
      <w:r>
        <w:t xml:space="preserve">.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975CA29"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6ADAC965" w:rsidR="005A12D3" w:rsidRDefault="00121603" w:rsidP="003771BA">
      <w:pPr>
        <w:spacing w:after="0"/>
        <w:ind w:left="720"/>
      </w:pPr>
      <w:r>
        <w:t xml:space="preserve">The measures of central tendency were taken for the dataset next. The .describe pandas function was used.  This gave a mean value of </w:t>
      </w:r>
      <w:r w:rsidR="0031363E" w:rsidRPr="0031363E">
        <w:t>130228</w:t>
      </w:r>
      <w:r w:rsidR="0031363E" w:rsidRPr="0031363E">
        <w:t xml:space="preserve"> </w:t>
      </w:r>
      <w:r w:rsidR="00BF3ED8">
        <w:t xml:space="preserve">with a standard deviation of </w:t>
      </w:r>
      <w:r w:rsidR="0031363E" w:rsidRPr="0031363E">
        <w:t>224501</w:t>
      </w:r>
      <w:r w:rsidR="00BF3ED8">
        <w:t xml:space="preserve">, indicating the data was skewed. </w:t>
      </w:r>
      <w:r w:rsidR="000E1B74">
        <w:t xml:space="preserve">The lower quartile, median and upper quartile values were </w:t>
      </w:r>
      <w:r w:rsidR="0031363E" w:rsidRPr="0031363E">
        <w:t>28723</w:t>
      </w:r>
      <w:r w:rsidR="000E1B74">
        <w:t xml:space="preserve">, </w:t>
      </w:r>
      <w:r w:rsidR="0031363E" w:rsidRPr="0031363E">
        <w:t>44200</w:t>
      </w:r>
      <w:r w:rsidR="0031363E">
        <w:t xml:space="preserve"> </w:t>
      </w:r>
      <w:r w:rsidR="000E1B74">
        <w:t xml:space="preserve">and </w:t>
      </w:r>
      <w:r w:rsidR="0031363E" w:rsidRPr="0031363E">
        <w:t>12458</w:t>
      </w:r>
      <w:r w:rsidR="0031363E">
        <w:t>7</w:t>
      </w:r>
      <w:r w:rsidR="0031363E" w:rsidRPr="0031363E">
        <w:t xml:space="preserve"> </w:t>
      </w:r>
      <w:r w:rsidR="000E1B74">
        <w:t xml:space="preserve">respectively. </w:t>
      </w:r>
      <w:r w:rsidR="007A1AB9">
        <w:t>The mode does not apply to numeric data and did not reveal anything about the type of passenger movement as there was an equal number of entries for each category</w:t>
      </w:r>
    </w:p>
    <w:p w14:paraId="5FD05042" w14:textId="216310E7" w:rsidR="005A12D3" w:rsidRDefault="00424B7A" w:rsidP="003771BA">
      <w:pPr>
        <w:spacing w:after="0"/>
        <w:ind w:left="720"/>
      </w:pPr>
      <w:r>
        <w:rPr>
          <w:noProof/>
        </w:rPr>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Default="005A12D3" w:rsidP="003771BA">
      <w:pPr>
        <w:spacing w:after="0"/>
        <w:ind w:left="720"/>
      </w:pPr>
    </w:p>
    <w:p w14:paraId="09D2C992" w14:textId="182B8077" w:rsidR="005A12D3" w:rsidRDefault="005A12D3" w:rsidP="003771BA">
      <w:pPr>
        <w:spacing w:after="0"/>
        <w:ind w:left="720"/>
      </w:pPr>
    </w:p>
    <w:p w14:paraId="66089D8D" w14:textId="395C86DD" w:rsidR="005A12D3" w:rsidRDefault="005A12D3" w:rsidP="003771BA">
      <w:pPr>
        <w:spacing w:after="0"/>
        <w:ind w:left="720"/>
      </w:pPr>
    </w:p>
    <w:p w14:paraId="220175B0" w14:textId="0EBC6390" w:rsidR="005A12D3" w:rsidRDefault="005A12D3" w:rsidP="003771BA">
      <w:pPr>
        <w:spacing w:after="0"/>
        <w:ind w:left="720"/>
      </w:pPr>
    </w:p>
    <w:p w14:paraId="5866E401" w14:textId="5A682FE6" w:rsidR="005A12D3" w:rsidRDefault="005A12D3" w:rsidP="003771BA">
      <w:pPr>
        <w:spacing w:after="0"/>
        <w:ind w:left="720"/>
      </w:pPr>
    </w:p>
    <w:p w14:paraId="593DD14D" w14:textId="442CE92A" w:rsidR="005A12D3" w:rsidRDefault="005A12D3" w:rsidP="003771BA">
      <w:pPr>
        <w:spacing w:after="0"/>
        <w:ind w:left="720"/>
      </w:pPr>
    </w:p>
    <w:p w14:paraId="375BF88B" w14:textId="77777777" w:rsidR="005A12D3" w:rsidRDefault="005A12D3" w:rsidP="003771BA">
      <w:pPr>
        <w:spacing w:after="0"/>
        <w:ind w:left="720"/>
      </w:pPr>
    </w:p>
    <w:p w14:paraId="5A52701B" w14:textId="55A76160" w:rsidR="005A12D3" w:rsidRDefault="005A12D3" w:rsidP="003771BA">
      <w:pPr>
        <w:spacing w:after="0"/>
        <w:ind w:left="720"/>
      </w:pPr>
    </w:p>
    <w:p w14:paraId="49605699" w14:textId="2FC3B0C7" w:rsidR="005A12D3" w:rsidRDefault="005A12D3" w:rsidP="003771BA">
      <w:pPr>
        <w:spacing w:after="0"/>
        <w:ind w:left="720"/>
      </w:pPr>
    </w:p>
    <w:p w14:paraId="2CC2122B" w14:textId="4D57E9C8" w:rsidR="005A12D3" w:rsidRDefault="005A12D3" w:rsidP="003771BA">
      <w:pPr>
        <w:spacing w:after="0"/>
        <w:ind w:left="720"/>
      </w:pPr>
    </w:p>
    <w:p w14:paraId="2358164E" w14:textId="4EAE0649" w:rsidR="005A12D3" w:rsidRDefault="005A12D3" w:rsidP="003771BA">
      <w:pPr>
        <w:spacing w:after="0"/>
        <w:ind w:left="720"/>
      </w:pPr>
    </w:p>
    <w:p w14:paraId="48D2C42D" w14:textId="67363A21" w:rsidR="005A12D3" w:rsidRDefault="005A12D3" w:rsidP="003771BA">
      <w:pPr>
        <w:spacing w:after="0"/>
        <w:ind w:left="720"/>
      </w:pPr>
    </w:p>
    <w:p w14:paraId="52DCCE9D" w14:textId="77777777" w:rsidR="00982F33" w:rsidRDefault="00982F33" w:rsidP="005A12D3">
      <w:pPr>
        <w:spacing w:after="0"/>
        <w:ind w:left="720"/>
        <w:jc w:val="center"/>
      </w:pPr>
    </w:p>
    <w:p w14:paraId="56F7D668" w14:textId="77777777" w:rsidR="00982F33" w:rsidRDefault="00982F33" w:rsidP="005A12D3">
      <w:pPr>
        <w:spacing w:after="0"/>
        <w:ind w:left="720"/>
        <w:jc w:val="center"/>
      </w:pPr>
    </w:p>
    <w:p w14:paraId="132175F7" w14:textId="744815B2" w:rsidR="005A12D3" w:rsidRDefault="005A12D3" w:rsidP="00424B7A">
      <w:pPr>
        <w:spacing w:after="0"/>
        <w:ind w:left="720"/>
        <w:jc w:val="center"/>
      </w:pPr>
      <w:r>
        <w:t xml:space="preserve">Figure AA: Histogram of </w:t>
      </w:r>
      <w:proofErr w:type="spellStart"/>
      <w:r>
        <w:t>passenger_movement_df</w:t>
      </w:r>
      <w:proofErr w:type="spellEnd"/>
    </w:p>
    <w:p w14:paraId="782EC536" w14:textId="56283C8C" w:rsidR="005A12D3" w:rsidRDefault="000E1B74" w:rsidP="005A12D3">
      <w:pPr>
        <w:spacing w:after="0"/>
        <w:ind w:left="720"/>
      </w:pPr>
      <w:r>
        <w:lastRenderedPageBreak/>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28BEACB0" w:rsidR="003771BA" w:rsidRDefault="002C1F70" w:rsidP="003771BA">
      <w:pPr>
        <w:spacing w:after="0"/>
        <w:ind w:left="720"/>
      </w:pPr>
      <w:r>
        <w:rPr>
          <w:noProof/>
        </w:rPr>
        <w:drawing>
          <wp:anchor distT="0" distB="0" distL="114300" distR="114300" simplePos="0" relativeHeight="251659263" behindDoc="1" locked="0" layoutInCell="1" allowOverlap="1" wp14:anchorId="64F0E87F" wp14:editId="61D661DC">
            <wp:simplePos x="0" y="0"/>
            <wp:positionH relativeFrom="column">
              <wp:posOffset>875665</wp:posOffset>
            </wp:positionH>
            <wp:positionV relativeFrom="paragraph">
              <wp:posOffset>907415</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rsidR="004C0355">
        <w:t>-by-</w:t>
      </w:r>
      <w:r w:rsidR="00AB1F0D">
        <w:t xml:space="preserve">side of the box plots for those </w:t>
      </w:r>
      <w:r w:rsidR="004C0355">
        <w:t>arriving</w:t>
      </w:r>
      <w:r w:rsidR="00AB1F0D">
        <w:t xml:space="preserve"> </w:t>
      </w:r>
      <w:r w:rsidR="00617E91">
        <w:t xml:space="preserve">and </w:t>
      </w:r>
      <w:r w:rsidR="00806CED">
        <w:t>departing</w:t>
      </w:r>
      <w:r w:rsidR="00617E91">
        <w:t xml:space="preserve"> </w:t>
      </w:r>
      <w:r w:rsidR="00AB1F0D">
        <w:t>by air and sea</w:t>
      </w:r>
      <w:r w:rsidR="004C0355">
        <w:t>.</w:t>
      </w:r>
    </w:p>
    <w:p w14:paraId="4CCB58C6" w14:textId="6B8D59E6" w:rsidR="004C0355" w:rsidRDefault="004C0355" w:rsidP="003771BA">
      <w:pPr>
        <w:spacing w:after="0"/>
        <w:ind w:left="720"/>
      </w:pPr>
    </w:p>
    <w:p w14:paraId="15EC64EA" w14:textId="2ABF7BEF" w:rsidR="004C0355" w:rsidRDefault="004C0355" w:rsidP="003771BA">
      <w:pPr>
        <w:spacing w:after="0"/>
        <w:ind w:left="720"/>
      </w:pPr>
    </w:p>
    <w:p w14:paraId="6DA0C074" w14:textId="080CC92C" w:rsidR="004C0355" w:rsidRDefault="002C1F70" w:rsidP="003771BA">
      <w:pPr>
        <w:spacing w:after="0"/>
        <w:ind w:left="720"/>
      </w:pPr>
      <w:r>
        <w:rPr>
          <w:noProof/>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Default="004C0355" w:rsidP="007A1AB9">
      <w:pPr>
        <w:spacing w:after="0"/>
        <w:ind w:left="720"/>
      </w:pPr>
    </w:p>
    <w:p w14:paraId="6E0A2EBB" w14:textId="17E16D0D" w:rsidR="004C0355" w:rsidRDefault="004C0355" w:rsidP="007A1AB9">
      <w:pPr>
        <w:spacing w:after="0"/>
        <w:ind w:left="720"/>
      </w:pPr>
    </w:p>
    <w:p w14:paraId="4B8F3F5C" w14:textId="20169101" w:rsidR="004C0355" w:rsidRDefault="004C0355" w:rsidP="007A1AB9">
      <w:pPr>
        <w:spacing w:after="0"/>
        <w:ind w:left="720"/>
      </w:pPr>
    </w:p>
    <w:p w14:paraId="2B0DDEA2" w14:textId="310B011C" w:rsidR="004C0355" w:rsidRDefault="004C0355" w:rsidP="007A1AB9">
      <w:pPr>
        <w:spacing w:after="0"/>
        <w:ind w:left="720"/>
      </w:pPr>
    </w:p>
    <w:p w14:paraId="27A040CD" w14:textId="20FA80D2" w:rsidR="004C0355" w:rsidRDefault="004C0355" w:rsidP="007A1AB9">
      <w:pPr>
        <w:spacing w:after="0"/>
        <w:ind w:left="720"/>
      </w:pPr>
    </w:p>
    <w:p w14:paraId="1BE4ED2C" w14:textId="40CD4162" w:rsidR="004C0355" w:rsidRDefault="002C1F70" w:rsidP="007A1AB9">
      <w:pPr>
        <w:spacing w:after="0"/>
        <w:ind w:left="720"/>
      </w:pPr>
      <w:r>
        <w:rPr>
          <w:noProof/>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Default="002C1F70" w:rsidP="007A1AB9">
      <w:pPr>
        <w:spacing w:after="0"/>
        <w:ind w:left="720"/>
      </w:pPr>
      <w:r>
        <w:rPr>
          <w:noProof/>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BBF3415"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Default="004C0355" w:rsidP="007A1AB9">
      <w:pPr>
        <w:spacing w:after="0"/>
        <w:ind w:left="720"/>
      </w:pPr>
    </w:p>
    <w:p w14:paraId="0CC5641F" w14:textId="614B45EF" w:rsidR="004C0355" w:rsidRDefault="00617E91" w:rsidP="007A1AB9">
      <w:pPr>
        <w:spacing w:after="0"/>
        <w:ind w:left="720"/>
      </w:pPr>
      <w:r>
        <w:rPr>
          <w:noProof/>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Default="002C1F70" w:rsidP="007A1AB9">
      <w:pPr>
        <w:spacing w:after="0"/>
        <w:ind w:left="720"/>
      </w:pPr>
      <w:r>
        <w:rPr>
          <w:noProof/>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Default="004C0355" w:rsidP="007A1AB9">
      <w:pPr>
        <w:spacing w:after="0"/>
        <w:ind w:left="720"/>
      </w:pPr>
    </w:p>
    <w:p w14:paraId="68266898" w14:textId="77777777" w:rsidR="002C1F70" w:rsidRDefault="002C1F70" w:rsidP="00617E91">
      <w:pPr>
        <w:spacing w:after="0"/>
      </w:pPr>
    </w:p>
    <w:p w14:paraId="0A839550" w14:textId="3E1497F3" w:rsidR="004C0355" w:rsidRDefault="004C0355" w:rsidP="00617E91">
      <w:pPr>
        <w:spacing w:after="0"/>
        <w:ind w:left="720"/>
        <w:jc w:val="center"/>
      </w:pPr>
      <w:r>
        <w:t>Figure BB: Comparison of Boxplots</w:t>
      </w:r>
    </w:p>
    <w:p w14:paraId="539C76BB" w14:textId="3F4D479F" w:rsidR="00F2335B" w:rsidRDefault="007611ED" w:rsidP="007A1AB9">
      <w:pPr>
        <w:spacing w:after="0"/>
        <w:ind w:left="720"/>
      </w:pPr>
      <w:r>
        <w:t>The</w:t>
      </w:r>
      <w:r w:rsidR="00286578">
        <w:t xml:space="preserve"> data frame was </w:t>
      </w:r>
      <w:r w:rsidR="006F319C">
        <w:t xml:space="preserve">filtered to show </w:t>
      </w:r>
      <w:r w:rsidR="00EF5F1D">
        <w:t xml:space="preserve">data pertaining to those who </w:t>
      </w:r>
      <w:proofErr w:type="spellStart"/>
      <w:r w:rsidR="00EF5F1D">
        <w:t>arrived</w:t>
      </w:r>
      <w:r w:rsidR="00617E91">
        <w:t>and</w:t>
      </w:r>
      <w:proofErr w:type="spellEnd"/>
      <w:r w:rsidR="00617E91">
        <w:t xml:space="preserve"> departed</w:t>
      </w:r>
      <w:r w:rsidR="00EF5F1D">
        <w:t xml:space="preserve"> by sea</w:t>
      </w:r>
      <w:r w:rsidR="007A1AB9">
        <w:t xml:space="preserve"> </w:t>
      </w:r>
      <w:r w:rsidR="004E439F">
        <w:t xml:space="preserve">and air </w:t>
      </w:r>
      <w:r w:rsidR="007A1AB9">
        <w:t xml:space="preserve">across the period. </w:t>
      </w:r>
      <w:r w:rsidR="00617E91">
        <w:t xml:space="preserve">Taking a look at those arriving </w:t>
      </w:r>
      <w:r w:rsidR="00534C74">
        <w:t>the two data frames</w:t>
      </w:r>
      <w:r w:rsidR="00806CED">
        <w:t xml:space="preserve"> (blue and yellow on the plot)</w:t>
      </w:r>
      <w:r w:rsidR="00534C74">
        <w:t xml:space="preserve"> have comparable medians of </w:t>
      </w:r>
      <w:r w:rsidR="00534C74" w:rsidRPr="00534C74">
        <w:t>177184</w:t>
      </w:r>
      <w:r w:rsidR="00534C74">
        <w:t xml:space="preserve"> and </w:t>
      </w:r>
      <w:r w:rsidR="00534C74" w:rsidRPr="00534C74">
        <w:t>93685</w:t>
      </w:r>
      <w:r w:rsidR="00534C74">
        <w:t xml:space="preserve">, denoted by the horizontal line in the box, it is clear that the </w:t>
      </w:r>
      <w:r w:rsidR="00685D05">
        <w:t xml:space="preserve">two datasets are spread out over very different ranges. </w:t>
      </w:r>
      <w:r w:rsidR="006B2400">
        <w:t xml:space="preserve">The whiskers on the boxplot are used to classify a point as being an outlier or not. They are calculated by multiplying the </w:t>
      </w:r>
      <w:r w:rsidR="009C0825">
        <w:t xml:space="preserve">IQR by 1.5 </w:t>
      </w:r>
      <w:r w:rsidR="00CE5346">
        <w:fldChar w:fldCharType="begin"/>
      </w:r>
      <w:r w:rsidR="00CE5346">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fldChar w:fldCharType="separate"/>
      </w:r>
      <w:r w:rsidR="00CE5346">
        <w:rPr>
          <w:noProof/>
        </w:rPr>
        <w:t>(Chen et al., 2008)</w:t>
      </w:r>
      <w:r w:rsidR="00CE5346">
        <w:fldChar w:fldCharType="end"/>
      </w:r>
      <w:r w:rsidR="009C0825">
        <w:t xml:space="preserve">. Values which lie outside of this are considered to be outliers and are denoted by a dot </w:t>
      </w:r>
      <w:r w:rsidR="00617E91">
        <w:t>i</w:t>
      </w:r>
      <w:r w:rsidR="009C0825">
        <w:t xml:space="preserve">n Figure BB. </w:t>
      </w:r>
      <w:r w:rsidR="00617E91">
        <w:t>The boxplot illustrates the variability in air compared to sea travel. While sea travel has remained relatively steady the aviation sector has increased significantly from 1961 to 2010.</w:t>
      </w:r>
      <w:r w:rsidR="00806CED">
        <w:t xml:space="preserve"> The IQR of the yellow plot is 40,590 and the blue is 117,161. This measure of spread indicates that there is much more variability within the air </w:t>
      </w:r>
      <w:r w:rsidR="001A48C9">
        <w:t xml:space="preserve">than sea </w:t>
      </w:r>
      <w:r w:rsidR="00806CED">
        <w:t>travel sector</w:t>
      </w:r>
      <w:r w:rsidR="001A48C9">
        <w:t xml:space="preserve">. </w:t>
      </w:r>
      <w:r w:rsidR="009D2A26">
        <w:t>(add 5 number summary</w:t>
      </w:r>
      <w:r w:rsidR="009C5B64">
        <w:t>?)</w:t>
      </w:r>
    </w:p>
    <w:p w14:paraId="5C96CC2C" w14:textId="70B12E90" w:rsidR="002C1F70" w:rsidRDefault="002C1F70" w:rsidP="007A1AB9">
      <w:pPr>
        <w:spacing w:after="0"/>
        <w:ind w:left="720"/>
      </w:pPr>
      <w:r>
        <w:rPr>
          <w:noProof/>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Default="002C1F70" w:rsidP="0055503F">
      <w:pPr>
        <w:spacing w:after="0"/>
        <w:ind w:left="720"/>
        <w:jc w:val="center"/>
      </w:pPr>
    </w:p>
    <w:p w14:paraId="0F08D97B" w14:textId="77777777" w:rsidR="002C1F70" w:rsidRDefault="002C1F70" w:rsidP="0055503F">
      <w:pPr>
        <w:spacing w:after="0"/>
        <w:ind w:left="720"/>
        <w:jc w:val="center"/>
      </w:pPr>
    </w:p>
    <w:p w14:paraId="540E151D" w14:textId="77777777" w:rsidR="002C1F70" w:rsidRDefault="002C1F70" w:rsidP="0055503F">
      <w:pPr>
        <w:spacing w:after="0"/>
        <w:ind w:left="720"/>
        <w:jc w:val="center"/>
      </w:pPr>
    </w:p>
    <w:p w14:paraId="0F610403" w14:textId="77777777" w:rsidR="002C1F70" w:rsidRDefault="002C1F70" w:rsidP="0055503F">
      <w:pPr>
        <w:spacing w:after="0"/>
        <w:ind w:left="720"/>
        <w:jc w:val="center"/>
      </w:pPr>
    </w:p>
    <w:p w14:paraId="14316162" w14:textId="77777777" w:rsidR="002C1F70" w:rsidRDefault="002C1F70" w:rsidP="0055503F">
      <w:pPr>
        <w:spacing w:after="0"/>
        <w:ind w:left="720"/>
        <w:jc w:val="center"/>
      </w:pPr>
    </w:p>
    <w:p w14:paraId="32A9B5DA" w14:textId="77777777" w:rsidR="002C1F70" w:rsidRDefault="002C1F70" w:rsidP="0055503F">
      <w:pPr>
        <w:spacing w:after="0"/>
        <w:ind w:left="720"/>
        <w:jc w:val="center"/>
      </w:pPr>
    </w:p>
    <w:p w14:paraId="599D1449" w14:textId="77777777" w:rsidR="002C1F70" w:rsidRDefault="002C1F70" w:rsidP="0055503F">
      <w:pPr>
        <w:spacing w:after="0"/>
        <w:ind w:left="720"/>
        <w:jc w:val="center"/>
      </w:pPr>
    </w:p>
    <w:p w14:paraId="3B85E913" w14:textId="77777777" w:rsidR="002C1F70" w:rsidRDefault="002C1F70" w:rsidP="0055503F">
      <w:pPr>
        <w:spacing w:after="0"/>
        <w:ind w:left="720"/>
        <w:jc w:val="center"/>
      </w:pPr>
    </w:p>
    <w:p w14:paraId="3654CFF8" w14:textId="77777777" w:rsidR="002C1F70" w:rsidRDefault="002C1F70" w:rsidP="0055503F">
      <w:pPr>
        <w:spacing w:after="0"/>
        <w:ind w:left="720"/>
        <w:jc w:val="center"/>
      </w:pPr>
    </w:p>
    <w:p w14:paraId="1EE10461" w14:textId="77777777" w:rsidR="002C1F70" w:rsidRDefault="002C1F70" w:rsidP="0055503F">
      <w:pPr>
        <w:spacing w:after="0"/>
        <w:ind w:left="720"/>
        <w:jc w:val="center"/>
      </w:pPr>
    </w:p>
    <w:p w14:paraId="5ACBA02F" w14:textId="77777777" w:rsidR="002C1F70" w:rsidRDefault="002C1F70" w:rsidP="0055503F">
      <w:pPr>
        <w:spacing w:after="0"/>
        <w:ind w:left="720"/>
        <w:jc w:val="center"/>
      </w:pPr>
    </w:p>
    <w:p w14:paraId="6A2F4F33" w14:textId="77777777" w:rsidR="002C1F70" w:rsidRDefault="002C1F70" w:rsidP="0055503F">
      <w:pPr>
        <w:spacing w:after="0"/>
        <w:ind w:left="720"/>
        <w:jc w:val="center"/>
      </w:pPr>
    </w:p>
    <w:p w14:paraId="0683EB32" w14:textId="0C8F229B" w:rsidR="001A48C9" w:rsidRDefault="0055503F" w:rsidP="0055503F">
      <w:pPr>
        <w:spacing w:after="0"/>
        <w:ind w:left="720"/>
        <w:jc w:val="center"/>
      </w:pPr>
      <w:r>
        <w:t>Figure CC: Scatter plot from 1961 to 2010</w:t>
      </w:r>
    </w:p>
    <w:p w14:paraId="2C7C2D49" w14:textId="1118557B" w:rsidR="00286578" w:rsidRDefault="00E16434" w:rsidP="005C0CE2">
      <w:pPr>
        <w:spacing w:after="0"/>
        <w:ind w:left="720"/>
      </w:pPr>
      <w:r>
        <w:lastRenderedPageBreak/>
        <w:t xml:space="preserve">The </w:t>
      </w:r>
      <w:r w:rsidR="005C0CE2">
        <w:t xml:space="preserve">third chosen plot was a scatter plot, shown in figure CC. The year is plotted along the x-axis and the number of passengers moving in millions is along the y-axis. Up until the </w:t>
      </w:r>
      <w:r w:rsidR="00AA487B">
        <w:t>1990s, the data remains relatively constant with a peak occurring in each year corresponding to the summer months followed by a trough in the winter. After 1990 air travel starts to increase considerably</w:t>
      </w:r>
      <w:r w:rsidR="002C1F70">
        <w:t xml:space="preserve">, both incoming and exiting the country. This </w:t>
      </w:r>
      <w:r w:rsidR="00424B7A">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t>the relationship between two variables and in the case of time data it can show trends over the given period. Air travel is clearly increasing while sea travel has remained relatively stable over the 50 year presented.</w:t>
      </w:r>
    </w:p>
    <w:p w14:paraId="73CF71CD" w14:textId="7F5E6E1A" w:rsidR="004E7499" w:rsidRDefault="004E7499">
      <w:pPr>
        <w:spacing w:after="0"/>
        <w:ind w:left="720"/>
      </w:pPr>
      <w:r>
        <w:t>Boxplot - outliers</w:t>
      </w:r>
    </w:p>
    <w:p w14:paraId="1416CF5B" w14:textId="55414177" w:rsidR="004E7499" w:rsidRDefault="004E7499">
      <w:pPr>
        <w:spacing w:after="0"/>
        <w:ind w:left="720"/>
      </w:pPr>
      <w:r>
        <w:t>Scatter plot – trends over time</w:t>
      </w:r>
    </w:p>
    <w:p w14:paraId="0EB86A8C" w14:textId="05110687" w:rsidR="004E7499" w:rsidRDefault="004E7499" w:rsidP="004E7499">
      <w:pPr>
        <w:spacing w:after="0"/>
        <w:ind w:left="720"/>
      </w:pPr>
      <w:r>
        <w:t>Histogram – frequency, skewed</w:t>
      </w:r>
    </w:p>
    <w:p w14:paraId="7CB956B2" w14:textId="77777777" w:rsidR="004E7499" w:rsidRDefault="004E7499">
      <w:pPr>
        <w:spacing w:after="0"/>
        <w:ind w:left="720"/>
      </w:pPr>
    </w:p>
    <w:p w14:paraId="430C26C0" w14:textId="2A61BCC6" w:rsidR="004E5E4A" w:rsidRDefault="0026311E" w:rsidP="004E7499">
      <w:pPr>
        <w:pStyle w:val="ListParagraph"/>
        <w:numPr>
          <w:ilvl w:val="0"/>
          <w:numId w:val="4"/>
        </w:numPr>
        <w:spacing w:after="0"/>
      </w:pPr>
      <w: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0293C2F0" w14:textId="77777777" w:rsidR="00C80767" w:rsidRDefault="00C80767" w:rsidP="00C80767">
      <w:pPr>
        <w:pStyle w:val="ListParagraph"/>
        <w:spacing w:after="0"/>
      </w:pPr>
    </w:p>
    <w:p w14:paraId="324DE2D8" w14:textId="3FF8B356" w:rsidR="009D2A26" w:rsidRDefault="00EF7DDE" w:rsidP="009D2A26">
      <w:pPr>
        <w:spacing w:after="0"/>
        <w:ind w:left="720"/>
      </w:pPr>
      <w:r>
        <w:t>Probabili</w:t>
      </w:r>
      <w:r w:rsidR="00506BFB">
        <w:t xml:space="preserve">ty distributions allow a </w:t>
      </w:r>
      <w:r w:rsidR="00C80767">
        <w:t xml:space="preserve">numeric </w:t>
      </w:r>
      <w:r w:rsidR="00506BFB">
        <w:t xml:space="preserve">value to be assigned </w:t>
      </w:r>
      <w:r w:rsidR="00C80767">
        <w:t xml:space="preserve">that </w:t>
      </w:r>
      <w:r w:rsidR="00506BFB">
        <w:t xml:space="preserve">an event </w:t>
      </w:r>
      <w:r w:rsidR="00C80767">
        <w:t xml:space="preserve">will </w:t>
      </w:r>
      <w:r w:rsidR="00506BFB">
        <w:t xml:space="preserve">occur. Depending on the circumstances in question different distributions are appropriate. It is crucial to </w:t>
      </w:r>
      <w:r w:rsidR="00C80767">
        <w:t>apply</w:t>
      </w:r>
      <w:r w:rsidR="00506BFB">
        <w:t xml:space="preserve"> a relev</w:t>
      </w:r>
      <w:r w:rsidR="00C80767">
        <w:t>an</w:t>
      </w:r>
      <w:r w:rsidR="00506BFB">
        <w:t xml:space="preserve">t theory as the underlying assumptions </w:t>
      </w:r>
      <w:r w:rsidR="009D2A26">
        <w:t>will dictate the accuracy of the probability results. Probabilistic systems are based on the uncertain nature of events. They aim to interpret the range of possible outcomes, as opposed to the single outcome in deterministic sys</w:t>
      </w:r>
      <w:r w:rsidR="009C5B64">
        <w:t>t</w:t>
      </w:r>
      <w:r w:rsidR="009D2A26">
        <w:t>ems</w:t>
      </w:r>
      <w:r w:rsidR="009C5B64">
        <w:t xml:space="preserve"> given certain conditions</w:t>
      </w:r>
      <w:r w:rsidR="009D2A26">
        <w:t>, and comp</w:t>
      </w:r>
      <w:r w:rsidR="009C5B64">
        <w:t>a</w:t>
      </w:r>
      <w:r w:rsidR="009D2A26">
        <w:t>re the chances that va</w:t>
      </w:r>
      <w:r w:rsidR="009C5B64">
        <w:t>r</w:t>
      </w:r>
      <w:r w:rsidR="009D2A26">
        <w:t>ious situations will arise based on collected data</w:t>
      </w:r>
      <w:r w:rsidR="009C5B64">
        <w:t xml:space="preserve"> </w:t>
      </w:r>
      <w:r w:rsidR="009C5B64">
        <w:fldChar w:fldCharType="begin"/>
      </w:r>
      <w:r w:rsidR="009C5B64">
        <w:instrText xml:space="preserve"> ADDIN ZOTERO_ITEM CSL_CITATION {"citationID":"3N8olx1b","properties":{"formattedCitation":"(Neil A. Weiss, 2012)","plainCitation":"(Neil A. Weiss, 2012)","noteIndex":0},"citationItems":[{"id":1157,"uris":["http://zotero.org/users/8511407/items/WYUW8QWL"],"itemData":{"id":1157,"type":"book","edition":"9th","event-place":"Arizona State University","publisher":"Pearson Education","publisher-place":"Arizona State University","title":"Introductory STATISTICS","author":[{"literal":"Neil A. Weiss"}],"issued":{"date-parts":[["2012"]]}}}],"schema":"https://github.com/citation-style-language/schema/raw/master/csl-citation.json"} </w:instrText>
      </w:r>
      <w:r w:rsidR="009C5B64">
        <w:fldChar w:fldCharType="separate"/>
      </w:r>
      <w:r w:rsidR="009C5B64">
        <w:rPr>
          <w:noProof/>
        </w:rPr>
        <w:t>(Neil A. Weiss, 2012)</w:t>
      </w:r>
      <w:r w:rsidR="009C5B64">
        <w:fldChar w:fldCharType="end"/>
      </w:r>
      <w:r w:rsidR="009C5B64">
        <w:t>.</w:t>
      </w:r>
    </w:p>
    <w:p w14:paraId="49F99EDC" w14:textId="306BE949" w:rsidR="009D2A26" w:rsidRDefault="009C5B64" w:rsidP="00B9376E">
      <w:pPr>
        <w:spacing w:after="0"/>
        <w:ind w:left="720"/>
      </w:pPr>
      <w:r>
        <w:t>One such application of probability theory is the binomial distribution.</w:t>
      </w:r>
      <w:r w:rsidR="00091CD8">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of the next person entering.</w:t>
      </w:r>
    </w:p>
    <w:p w14:paraId="36E15E47" w14:textId="0959478E" w:rsidR="005157F5" w:rsidRDefault="005157F5" w:rsidP="00B9376E">
      <w:pPr>
        <w:spacing w:after="0"/>
        <w:ind w:left="720"/>
      </w:pPr>
      <w:r>
        <w:t>There were three ways to enter the country, sea, air or cross-border travel, and since the binomial distribution requires only two outcomes a different question was posed.</w:t>
      </w:r>
    </w:p>
    <w:p w14:paraId="5758B969" w14:textId="3B15D6A9" w:rsidR="005157F5" w:rsidRDefault="005157F5" w:rsidP="004E7499">
      <w:pPr>
        <w:spacing w:after="0"/>
        <w:ind w:left="720"/>
      </w:pPr>
      <w:r>
        <w:t xml:space="preserve">The event which was chosen to explore was if a passenger travelling by sea was chosen at random what was the probability that the individual was arriving or leaving Ireland. </w:t>
      </w:r>
    </w:p>
    <w:p w14:paraId="5439AFEA" w14:textId="77777777" w:rsidR="005157F5" w:rsidRDefault="005157F5" w:rsidP="004E7499">
      <w:pPr>
        <w:spacing w:after="0"/>
        <w:ind w:left="720"/>
      </w:pPr>
    </w:p>
    <w:p w14:paraId="6B35B62F" w14:textId="7B787621" w:rsidR="004E7499" w:rsidRDefault="004E7499" w:rsidP="004E7499">
      <w:pPr>
        <w:spacing w:after="0"/>
        <w:ind w:left="720"/>
      </w:pPr>
      <w:r>
        <w:t>Binomial</w:t>
      </w:r>
    </w:p>
    <w:p w14:paraId="307E356F" w14:textId="308258B9" w:rsidR="004E7499" w:rsidRDefault="004E7499" w:rsidP="004E7499">
      <w:pPr>
        <w:spacing w:after="0"/>
        <w:ind w:left="720"/>
      </w:pPr>
      <w:r>
        <w:t>Poisson – tending towards normal distribution (large data set)</w:t>
      </w:r>
    </w:p>
    <w:p w14:paraId="20C0020D" w14:textId="77777777" w:rsidR="004E7499" w:rsidRDefault="004E7499" w:rsidP="004E7499">
      <w:pPr>
        <w:spacing w:after="0"/>
        <w:ind w:left="720"/>
      </w:pPr>
    </w:p>
    <w:p w14:paraId="44376DD0" w14:textId="371F83D8" w:rsidR="004E5E4A" w:rsidRDefault="0026311E" w:rsidP="004E7499">
      <w:pPr>
        <w:pStyle w:val="ListParagraph"/>
        <w:numPr>
          <w:ilvl w:val="0"/>
          <w:numId w:val="4"/>
        </w:numPr>
        <w:spacing w:after="0"/>
      </w:pPr>
      <w:r>
        <w:t>Use Normal distribution to explain or identify some information about your dataset. [0-20]</w:t>
      </w:r>
    </w:p>
    <w:p w14:paraId="77DEBDAD" w14:textId="091D3E73" w:rsidR="004E7499" w:rsidRDefault="004E7499" w:rsidP="004E7499">
      <w:pPr>
        <w:spacing w:after="0"/>
      </w:pPr>
    </w:p>
    <w:p w14:paraId="18DCFF2C" w14:textId="5FECE4F9" w:rsidR="00F2335B" w:rsidRDefault="004E7499" w:rsidP="00F2335B">
      <w:pPr>
        <w:spacing w:after="0"/>
        <w:ind w:left="720"/>
      </w:pPr>
      <w:r>
        <w:t>Subset identified with approximate Gaussian shape</w:t>
      </w:r>
      <w:r w:rsidR="00F2335B">
        <w:t>.</w:t>
      </w:r>
    </w:p>
    <w:p w14:paraId="1E190E56" w14:textId="77777777" w:rsidR="00F2335B" w:rsidRDefault="00F2335B" w:rsidP="00F2335B">
      <w:pPr>
        <w:spacing w:after="0"/>
        <w:ind w:left="720"/>
      </w:pPr>
    </w:p>
    <w:p w14:paraId="7C2991ED" w14:textId="1A17C74E" w:rsidR="004E7499" w:rsidRDefault="004E7499" w:rsidP="004E7499">
      <w:pPr>
        <w:spacing w:after="0"/>
      </w:pPr>
    </w:p>
    <w:p w14:paraId="06BB1D32" w14:textId="2B4EF39A" w:rsidR="004E7499" w:rsidRDefault="0026311E" w:rsidP="004E7499">
      <w:pPr>
        <w:pStyle w:val="ListParagraph"/>
        <w:numPr>
          <w:ilvl w:val="0"/>
          <w:numId w:val="4"/>
        </w:numPr>
        <w:spacing w:after="0"/>
      </w:pPr>
      <w:r>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lastRenderedPageBreak/>
        <w:t xml:space="preserve">Data preparation and Visualization : </w:t>
      </w:r>
      <w:r>
        <w:rPr>
          <w:b w:val="0"/>
          <w:sz w:val="28"/>
          <w:szCs w:val="28"/>
        </w:rPr>
        <w:t>(Graded out of 100)</w:t>
      </w:r>
    </w:p>
    <w:p w14:paraId="6A3A4828" w14:textId="7E1316E1" w:rsidR="004E5E4A" w:rsidRDefault="0026311E">
      <w:pPr>
        <w:spacing w:after="0"/>
        <w:ind w:left="720"/>
        <w:rPr>
          <w:b/>
        </w:rPr>
      </w:pPr>
      <w:r>
        <w:t>1.</w:t>
      </w:r>
      <w:r>
        <w:rPr>
          <w:sz w:val="14"/>
          <w:szCs w:val="14"/>
        </w:rPr>
        <w:t xml:space="preserve">      </w:t>
      </w:r>
      <w:r>
        <w:t xml:space="preserve">You must perform appropriate EDA on your dataset, rationalizing and detailing why you chose the specific methods and what insight you gained. </w:t>
      </w:r>
      <w:r>
        <w:rPr>
          <w:b/>
        </w:rPr>
        <w:t>[0-20]</w:t>
      </w:r>
    </w:p>
    <w:p w14:paraId="3D61A84E" w14:textId="5182EEF5" w:rsidR="004E7499" w:rsidRDefault="004E7499">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74D3F765" w:rsidR="00152C7C" w:rsidRPr="004E7499" w:rsidRDefault="00152C7C">
      <w:pPr>
        <w:spacing w:after="0"/>
        <w:ind w:left="720"/>
        <w:rPr>
          <w:bCs/>
        </w:rPr>
      </w:pPr>
      <w:r>
        <w:rPr>
          <w:bCs/>
        </w:rPr>
        <w:t>Added columns (seasons)</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6FD02A2E" w14:textId="7DF1A042" w:rsidR="00152C7C" w:rsidRDefault="00152C7C" w:rsidP="00152C7C">
      <w:pPr>
        <w:pStyle w:val="ListParagraph"/>
        <w:spacing w:after="0"/>
        <w:rPr>
          <w:b/>
        </w:rPr>
      </w:pPr>
    </w:p>
    <w:p w14:paraId="399DF0D9" w14:textId="3E603669" w:rsidR="00152C7C" w:rsidRDefault="00152C7C" w:rsidP="00152C7C">
      <w:pPr>
        <w:pStyle w:val="ListParagraph"/>
        <w:spacing w:after="0"/>
        <w:rPr>
          <w:bCs/>
        </w:rPr>
      </w:pPr>
      <w:r w:rsidRPr="00152C7C">
        <w:rPr>
          <w:bCs/>
        </w:rPr>
        <w:t>Sc</w:t>
      </w:r>
      <w:r>
        <w:rPr>
          <w:bCs/>
        </w:rPr>
        <w:t>aling – values varied by multiple magnitudes, min-max scaling used</w:t>
      </w: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7777777" w:rsidR="00152C7C" w:rsidRPr="00152C7C" w:rsidRDefault="00152C7C" w:rsidP="00152C7C">
      <w:pPr>
        <w:pStyle w:val="ListParagraph"/>
        <w:spacing w:after="0"/>
        <w:rPr>
          <w:b/>
        </w:rPr>
      </w:pPr>
    </w:p>
    <w:p w14:paraId="6CB0DF00" w14:textId="77777777" w:rsidR="00152C7C" w:rsidRDefault="0026311E" w:rsidP="00152C7C">
      <w:pPr>
        <w:pStyle w:val="ListParagraph"/>
        <w:numPr>
          <w:ilvl w:val="0"/>
          <w:numId w:val="3"/>
        </w:numPr>
        <w:spacing w:after="0"/>
        <w:rPr>
          <w:b/>
        </w:rPr>
      </w:pPr>
      <w:r>
        <w:t xml:space="preserve">Appropriate visualizations must be used to engender insight into the dataset and to illustrate your final insights gained in your analysis.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7777777"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t>CRISP-DM:</w:t>
      </w:r>
    </w:p>
    <w:p w14:paraId="5E1E0633" w14:textId="085087B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8D6DDE">
        <w:fldChar w:fldCharType="end"/>
      </w:r>
      <w:r w:rsidR="008D6DDE">
        <w:t>.</w:t>
      </w:r>
    </w:p>
    <w:p w14:paraId="66B9E699" w14:textId="697FB38F" w:rsidR="008D6DDE" w:rsidRDefault="008D6DDE" w:rsidP="00152C7C">
      <w:pPr>
        <w:spacing w:after="0"/>
        <w:ind w:left="1125"/>
        <w:jc w:val="both"/>
      </w:pPr>
      <w:r>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0664AE">
        <w:fldChar w:fldCharType="end"/>
      </w:r>
      <w:r w:rsidR="000664AE">
        <w:t xml:space="preserve">. </w:t>
      </w:r>
    </w:p>
    <w:p w14:paraId="7DE8EF46" w14:textId="0DDA4774"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proofErr w:type="spellStart"/>
      <w:r w:rsidR="003B219D">
        <w:t>conext</w:t>
      </w:r>
      <w:proofErr w:type="spellEnd"/>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6C0DC367" w14:textId="4CD81E53" w:rsidR="003B219D" w:rsidRDefault="003B219D" w:rsidP="003B219D">
      <w:pPr>
        <w:spacing w:after="0"/>
        <w:ind w:left="1125"/>
        <w:jc w:val="both"/>
        <w:rPr>
          <w:bCs/>
        </w:rPr>
      </w:pPr>
      <w:r w:rsidRPr="003B219D">
        <w:rPr>
          <w:bCs/>
        </w:rPr>
        <w:t>Linear Regression</w:t>
      </w:r>
    </w:p>
    <w:p w14:paraId="1A102D72" w14:textId="77777777" w:rsidR="003B219D" w:rsidRPr="003B219D" w:rsidRDefault="003B219D" w:rsidP="003B219D">
      <w:pPr>
        <w:spacing w:after="0"/>
        <w:ind w:left="1125"/>
        <w:jc w:val="both"/>
        <w:rPr>
          <w:bCs/>
        </w:rPr>
      </w:pPr>
    </w:p>
    <w:p w14:paraId="288D20F6" w14:textId="77777777" w:rsidR="003B219D" w:rsidRDefault="003B219D" w:rsidP="003B219D">
      <w:pPr>
        <w:spacing w:after="0"/>
        <w:ind w:left="1125"/>
        <w:jc w:val="both"/>
      </w:pPr>
    </w:p>
    <w:p w14:paraId="6CA79DC9" w14:textId="77777777" w:rsidR="004E5E4A" w:rsidRDefault="0026311E">
      <w:pPr>
        <w:numPr>
          <w:ilvl w:val="0"/>
          <w:numId w:val="6"/>
        </w:numPr>
        <w:spacing w:after="0"/>
        <w:ind w:left="1125"/>
        <w:jc w:val="both"/>
      </w:pPr>
      <w:r>
        <w:t xml:space="preserve">Show the results of two or more ML </w:t>
      </w:r>
      <w:proofErr w:type="spellStart"/>
      <w:r>
        <w:t>modeling</w:t>
      </w:r>
      <w:proofErr w:type="spellEnd"/>
      <w:r>
        <w:t xml:space="preserve"> comparisons in a table or graph format. Review and critically examine the machine learning models' performance based on the selected metric for supervised, unsupervised, and semi-supervised approaches. </w:t>
      </w:r>
      <w:r>
        <w:rPr>
          <w:b/>
        </w:rPr>
        <w:t>[0 - 30]</w:t>
      </w: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pPr>
        <w:spacing w:after="0"/>
        <w:ind w:left="720"/>
        <w:rPr>
          <w:b/>
          <w:sz w:val="28"/>
          <w:szCs w:val="28"/>
        </w:rPr>
      </w:pPr>
    </w:p>
    <w:p w14:paraId="170A993D" w14:textId="5F20B105" w:rsidR="004E5E4A" w:rsidRPr="003B219D" w:rsidRDefault="0026311E">
      <w:pPr>
        <w:numPr>
          <w:ilvl w:val="0"/>
          <w:numId w:val="1"/>
        </w:numPr>
        <w:spacing w:after="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07439FBC" w14:textId="6E7E02B3" w:rsidR="003B219D" w:rsidRPr="003B219D" w:rsidRDefault="003B219D" w:rsidP="003B219D">
      <w:pPr>
        <w:spacing w:after="440"/>
        <w:ind w:left="1440"/>
        <w:rPr>
          <w:bCs/>
        </w:rPr>
      </w:pPr>
      <w:r w:rsidRPr="003B219D">
        <w:rPr>
          <w:bCs/>
        </w:rPr>
        <w:t>Functions (encode, year conversion), for loops</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lastRenderedPageBreak/>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85C0FB5" w:rsidR="004E5E4A" w:rsidRDefault="0026311E">
      <w:pPr>
        <w:numPr>
          <w:ilvl w:val="1"/>
          <w:numId w:val="8"/>
        </w:numPr>
        <w:spacing w:after="0"/>
      </w:pPr>
      <w:r>
        <w:t>Use</w:t>
      </w:r>
      <w:hyperlink r:id="rId14">
        <w:r>
          <w:t xml:space="preserve"> </w:t>
        </w:r>
      </w:hyperlink>
      <w:hyperlink r:id="rId15">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w:t>
        </w:r>
        <w:r>
          <w:rPr>
            <w:color w:val="333333"/>
            <w:u w:val="single"/>
          </w:rPr>
          <w:t>R</w:t>
        </w:r>
        <w:r>
          <w:rPr>
            <w:color w:val="333333"/>
            <w:u w:val="single"/>
          </w:rPr>
          <w:t>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16">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17">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51CCD2AE" w14:textId="77777777" w:rsidR="009C5B64" w:rsidRPr="009C5B64" w:rsidRDefault="00D2228D" w:rsidP="009C5B64">
      <w:pPr>
        <w:pStyle w:val="Bibliography"/>
        <w:rPr>
          <w:lang w:val="en-GB"/>
        </w:rPr>
      </w:pPr>
      <w:r>
        <w:fldChar w:fldCharType="begin"/>
      </w:r>
      <w:r w:rsidR="00983AE0">
        <w:instrText xml:space="preserve"> ADDIN ZOTERO_BIBL {"uncited":[],"omitted":[],"custom":[]} CSL_BIBLIOGRAPHY </w:instrText>
      </w:r>
      <w:r>
        <w:fldChar w:fldCharType="separate"/>
      </w:r>
      <w:proofErr w:type="spellStart"/>
      <w:r w:rsidR="009C5B64" w:rsidRPr="009C5B64">
        <w:rPr>
          <w:lang w:val="en-GB"/>
        </w:rPr>
        <w:t>Ayele</w:t>
      </w:r>
      <w:proofErr w:type="spellEnd"/>
      <w:r w:rsidR="009C5B64" w:rsidRPr="009C5B64">
        <w:rPr>
          <w:lang w:val="en-GB"/>
        </w:rPr>
        <w:t>, W.Y., 2020. Adapting CRISP-DM for Idea Mining. IJACSA 11. https://doi.org/10.14569/IJACSA.2020.0110603</w:t>
      </w:r>
    </w:p>
    <w:p w14:paraId="39BB4822" w14:textId="77777777" w:rsidR="009C5B64" w:rsidRPr="009C5B64" w:rsidRDefault="009C5B64" w:rsidP="009C5B64">
      <w:pPr>
        <w:pStyle w:val="Bibliography"/>
        <w:rPr>
          <w:lang w:val="en-GB"/>
        </w:rPr>
      </w:pPr>
      <w:r w:rsidRPr="009C5B64">
        <w:rPr>
          <w:lang w:val="en-GB"/>
        </w:rPr>
        <w:t xml:space="preserve">Chen, C., </w:t>
      </w:r>
      <w:proofErr w:type="spellStart"/>
      <w:r w:rsidRPr="009C5B64">
        <w:rPr>
          <w:lang w:val="en-GB"/>
        </w:rPr>
        <w:t>Härdle</w:t>
      </w:r>
      <w:proofErr w:type="spellEnd"/>
      <w:r w:rsidRPr="009C5B64">
        <w:rPr>
          <w:lang w:val="en-GB"/>
        </w:rPr>
        <w:t>, W., Unwin, A., 2008. Handbook of Data Visualization. Springer Berlin Heidelberg, Berlin, Heidelberg. https://doi.org/10.1007/978-3-540-33037-0</w:t>
      </w:r>
    </w:p>
    <w:p w14:paraId="60CB21E8" w14:textId="77777777" w:rsidR="009C5B64" w:rsidRPr="009C5B64" w:rsidRDefault="009C5B64" w:rsidP="009C5B64">
      <w:pPr>
        <w:pStyle w:val="Bibliography"/>
        <w:rPr>
          <w:lang w:val="en-GB"/>
        </w:rPr>
      </w:pPr>
      <w:r w:rsidRPr="009C5B64">
        <w:rPr>
          <w:lang w:val="en-GB"/>
        </w:rPr>
        <w:t xml:space="preserve">Kaur, P., Stoltzfus, J., </w:t>
      </w:r>
      <w:proofErr w:type="spellStart"/>
      <w:r w:rsidRPr="009C5B64">
        <w:rPr>
          <w:lang w:val="en-GB"/>
        </w:rPr>
        <w:t>Yellapu</w:t>
      </w:r>
      <w:proofErr w:type="spellEnd"/>
      <w:r w:rsidRPr="009C5B64">
        <w:rPr>
          <w:lang w:val="en-GB"/>
        </w:rPr>
        <w:t xml:space="preserve">, V., 2018. Descriptive statistics. Int J </w:t>
      </w:r>
      <w:proofErr w:type="spellStart"/>
      <w:r w:rsidRPr="009C5B64">
        <w:rPr>
          <w:lang w:val="en-GB"/>
        </w:rPr>
        <w:t>Acad</w:t>
      </w:r>
      <w:proofErr w:type="spellEnd"/>
      <w:r w:rsidRPr="009C5B64">
        <w:rPr>
          <w:lang w:val="en-GB"/>
        </w:rPr>
        <w:t xml:space="preserve"> Med 4, 60. https://doi.org/10.4103/IJAM.IJAM_7_18</w:t>
      </w:r>
    </w:p>
    <w:p w14:paraId="6BE0AE26" w14:textId="77777777" w:rsidR="009C5B64" w:rsidRPr="009C5B64" w:rsidRDefault="009C5B64" w:rsidP="009C5B64">
      <w:pPr>
        <w:pStyle w:val="Bibliography"/>
        <w:rPr>
          <w:lang w:val="en-GB"/>
        </w:rPr>
      </w:pPr>
      <w:r w:rsidRPr="009C5B64">
        <w:rPr>
          <w:lang w:val="en-GB"/>
        </w:rPr>
        <w:t>Neil A. Weiss, 2012. Introductory STATISTICS, 9th ed. Pearson Education, Arizona State University.</w:t>
      </w:r>
    </w:p>
    <w:p w14:paraId="2585E516" w14:textId="77777777" w:rsidR="009C5B64" w:rsidRPr="009C5B64" w:rsidRDefault="009C5B64" w:rsidP="009C5B64">
      <w:pPr>
        <w:pStyle w:val="Bibliography"/>
        <w:rPr>
          <w:lang w:val="en-GB"/>
        </w:rPr>
      </w:pPr>
      <w:proofErr w:type="spellStart"/>
      <w:r w:rsidRPr="009C5B64">
        <w:rPr>
          <w:lang w:val="en-GB"/>
        </w:rPr>
        <w:t>Schröer</w:t>
      </w:r>
      <w:proofErr w:type="spellEnd"/>
      <w:r w:rsidRPr="009C5B64">
        <w:rPr>
          <w:lang w:val="en-GB"/>
        </w:rPr>
        <w:t>, C., Kruse, F., Gómez, J.M., 2021. A Systematic Literature Review on Applying CRISP-DM Process Model. Procedia Computer Science 181, 526–534. https://doi.org/10.1016/j.procs.2021.01.199</w:t>
      </w:r>
    </w:p>
    <w:p w14:paraId="1CB24B72" w14:textId="77777777" w:rsidR="009C5B64" w:rsidRPr="009C5B64" w:rsidRDefault="009C5B64" w:rsidP="009C5B64">
      <w:pPr>
        <w:pStyle w:val="Bibliography"/>
        <w:rPr>
          <w:lang w:val="en-GB"/>
        </w:rPr>
      </w:pPr>
      <w:r w:rsidRPr="009C5B64">
        <w:rPr>
          <w:lang w:val="en-GB"/>
        </w:rPr>
        <w:t xml:space="preserve">Studer, S., Bui, T.B., Drescher, C., </w:t>
      </w:r>
      <w:proofErr w:type="spellStart"/>
      <w:r w:rsidRPr="009C5B64">
        <w:rPr>
          <w:lang w:val="en-GB"/>
        </w:rPr>
        <w:t>Hanuschkin</w:t>
      </w:r>
      <w:proofErr w:type="spellEnd"/>
      <w:r w:rsidRPr="009C5B64">
        <w:rPr>
          <w:lang w:val="en-GB"/>
        </w:rPr>
        <w:t>, A., Winkler, L., Peters, S., Müller, K.-R., 2021. Towards CRISP-ML(Q): A Machine Learning Process Model with Quality Assurance Methodology. MAKE 3, 392–413. https://doi.org/10.3390/make3020020</w:t>
      </w:r>
    </w:p>
    <w:p w14:paraId="73039885" w14:textId="2978F43C" w:rsidR="004E5E4A" w:rsidRDefault="00D2228D">
      <w:pPr>
        <w:spacing w:after="0"/>
      </w:pPr>
      <w:r>
        <w:fldChar w:fldCharType="end"/>
      </w:r>
    </w:p>
    <w:sectPr w:rsidR="004E5E4A">
      <w:pgSz w:w="11906" w:h="16838"/>
      <w:pgMar w:top="1134" w:right="1134" w:bottom="1134" w:left="117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50B19"/>
    <w:rsid w:val="000664AE"/>
    <w:rsid w:val="00091CD8"/>
    <w:rsid w:val="000A0DE0"/>
    <w:rsid w:val="000E1B74"/>
    <w:rsid w:val="00121603"/>
    <w:rsid w:val="00152C7C"/>
    <w:rsid w:val="001A48C9"/>
    <w:rsid w:val="0026311E"/>
    <w:rsid w:val="00286578"/>
    <w:rsid w:val="002C1F70"/>
    <w:rsid w:val="002F3CC3"/>
    <w:rsid w:val="0031363E"/>
    <w:rsid w:val="003279B2"/>
    <w:rsid w:val="003419BA"/>
    <w:rsid w:val="00366FA2"/>
    <w:rsid w:val="003771BA"/>
    <w:rsid w:val="003B0EF8"/>
    <w:rsid w:val="003B219D"/>
    <w:rsid w:val="003E4728"/>
    <w:rsid w:val="00424B7A"/>
    <w:rsid w:val="00486712"/>
    <w:rsid w:val="004C0355"/>
    <w:rsid w:val="004E439F"/>
    <w:rsid w:val="004E5E4A"/>
    <w:rsid w:val="004E7499"/>
    <w:rsid w:val="00506BFB"/>
    <w:rsid w:val="005157F5"/>
    <w:rsid w:val="00534C74"/>
    <w:rsid w:val="0055503F"/>
    <w:rsid w:val="005A12D3"/>
    <w:rsid w:val="005C0CE2"/>
    <w:rsid w:val="00617E91"/>
    <w:rsid w:val="00685D05"/>
    <w:rsid w:val="006B2400"/>
    <w:rsid w:val="006E3AC9"/>
    <w:rsid w:val="006F319C"/>
    <w:rsid w:val="007611ED"/>
    <w:rsid w:val="007A1AB9"/>
    <w:rsid w:val="00806CED"/>
    <w:rsid w:val="008D6DDE"/>
    <w:rsid w:val="00945232"/>
    <w:rsid w:val="00982F33"/>
    <w:rsid w:val="00983AE0"/>
    <w:rsid w:val="009B5B77"/>
    <w:rsid w:val="009C0825"/>
    <w:rsid w:val="009C5B64"/>
    <w:rsid w:val="009D2A26"/>
    <w:rsid w:val="00AA487B"/>
    <w:rsid w:val="00AA697A"/>
    <w:rsid w:val="00AB1F0D"/>
    <w:rsid w:val="00B20BA8"/>
    <w:rsid w:val="00B9376E"/>
    <w:rsid w:val="00BF3ED8"/>
    <w:rsid w:val="00BF4751"/>
    <w:rsid w:val="00C740BC"/>
    <w:rsid w:val="00C80767"/>
    <w:rsid w:val="00CD1E14"/>
    <w:rsid w:val="00CE5346"/>
    <w:rsid w:val="00D2228D"/>
    <w:rsid w:val="00D37230"/>
    <w:rsid w:val="00DC52CB"/>
    <w:rsid w:val="00E16434"/>
    <w:rsid w:val="00E225AD"/>
    <w:rsid w:val="00EA1592"/>
    <w:rsid w:val="00EF5F1D"/>
    <w:rsid w:val="00EF7DDE"/>
    <w:rsid w:val="00F2335B"/>
    <w:rsid w:val="00F25C6F"/>
    <w:rsid w:val="00F748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so.ie/en/statistics/tourismandtravel/"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ata.gov.ie/organization/dublin-city-council?tags=Transport+and+Infrastructure" TargetMode="External"/><Relationship Id="rId12" Type="http://schemas.openxmlformats.org/officeDocument/2006/relationships/image" Target="media/image3.png"/><Relationship Id="rId17" Type="http://schemas.openxmlformats.org/officeDocument/2006/relationships/hyperlink" Target="https://moodle.cct.ie/course/view.php?id=1861" TargetMode="External"/><Relationship Id="rId2" Type="http://schemas.openxmlformats.org/officeDocument/2006/relationships/numbering" Target="numbering.xml"/><Relationship Id="rId16" Type="http://schemas.openxmlformats.org/officeDocument/2006/relationships/hyperlink" Target="https://moodle.cct.ie/mod/forum/view.php?id=55148"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40.115.124.2/sp/subjects/guide.php?subject=harvardref" TargetMode="External"/><Relationship Id="rId10" Type="http://schemas.openxmlformats.org/officeDocument/2006/relationships/hyperlink" Target="https://www.tourismireland.com/research-and-insight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failteireland.ie/Research-and-Insights.aspx" TargetMode="External"/><Relationship Id="rId14" Type="http://schemas.openxmlformats.org/officeDocument/2006/relationships/hyperlink" Target="http://40.115.124.2/sp/subjects/guide.php?subject=harvardre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0</Pages>
  <Words>6367</Words>
  <Characters>3629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9</cp:revision>
  <dcterms:created xsi:type="dcterms:W3CDTF">2024-03-08T18:43:00Z</dcterms:created>
  <dcterms:modified xsi:type="dcterms:W3CDTF">2024-03-3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